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295E" w:rsidRDefault="007D295E" w:rsidP="007D295E">
      <w:pPr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HIPOTESIS DE NULA</w:t>
      </w:r>
    </w:p>
    <w:p w:rsidR="00BE6BF0" w:rsidRDefault="007D295E" w:rsidP="007D295E">
      <w:pPr>
        <w:spacing w:line="480" w:lineRule="auto"/>
        <w:ind w:firstLine="284"/>
        <w:jc w:val="both"/>
      </w:pPr>
      <w:r w:rsidRPr="00FB6D32">
        <w:rPr>
          <w:rFonts w:ascii="Arial" w:hAnsi="Arial" w:cs="Arial"/>
          <w:sz w:val="24"/>
        </w:rPr>
        <w:t>“Las hipótesis nulas son, en cierto modo, el reverso de las hipótesis de investigación. También constituyen proposiciones acerca de la relación entre variables, sólo que sirven para refutar o negar lo que afirma la hipótesis de investigación”</w:t>
      </w:r>
      <w:r>
        <w:rPr>
          <w:rFonts w:ascii="Arial" w:hAnsi="Arial" w:cs="Arial"/>
          <w:sz w:val="24"/>
        </w:rPr>
        <w:t xml:space="preserve"> 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XKtSFVYP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FB6D32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FB6D32">
        <w:rPr>
          <w:rFonts w:ascii="Arial" w:hAnsi="Arial" w:cs="Arial"/>
          <w:sz w:val="24"/>
          <w:szCs w:val="24"/>
        </w:rPr>
        <w:t>et al., 2014</w:t>
      </w:r>
      <w:r>
        <w:rPr>
          <w:rFonts w:ascii="Arial" w:hAnsi="Arial" w:cs="Arial"/>
          <w:sz w:val="24"/>
          <w:szCs w:val="24"/>
        </w:rPr>
        <w:t>, pág. 104</w:t>
      </w:r>
      <w:r w:rsidRPr="00FB6D3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>.</w:t>
      </w:r>
    </w:p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D295E"/>
    <w:rsid w:val="007D295E"/>
    <w:rsid w:val="00BE6BF0"/>
    <w:rsid w:val="00EC6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5208AAE-2901-4915-A380-9526A44719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81</Words>
  <Characters>996</Characters>
  <Application>Microsoft Office Word</Application>
  <DocSecurity>0</DocSecurity>
  <Lines>8</Lines>
  <Paragraphs>2</Paragraphs>
  <ScaleCrop>false</ScaleCrop>
  <Company>Microsoft</Company>
  <LinksUpToDate>false</LinksUpToDate>
  <CharactersWithSpaces>11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49:00Z</dcterms:created>
  <dcterms:modified xsi:type="dcterms:W3CDTF">2017-03-02T02:44:00Z</dcterms:modified>
</cp:coreProperties>
</file>